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C6CCC" w:rsidRDefault="00DC6CCC"/>
    <w:p w:rsidR="0089245A" w:rsidRDefault="0089245A" w:rsidP="0089245A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tbl>
      <w:tblPr>
        <w:tblStyle w:val="TableGrid"/>
        <w:tblW w:w="8944" w:type="dxa"/>
        <w:tblInd w:w="113" w:type="dxa"/>
        <w:tblLayout w:type="fixed"/>
        <w:tblCellMar>
          <w:left w:w="6" w:type="dxa"/>
          <w:right w:w="6" w:type="dxa"/>
        </w:tblCellMar>
        <w:tblLook w:val="04A0" w:firstRow="1" w:lastRow="0" w:firstColumn="1" w:lastColumn="0" w:noHBand="0" w:noVBand="1"/>
      </w:tblPr>
      <w:tblGrid>
        <w:gridCol w:w="3228"/>
        <w:gridCol w:w="1276"/>
        <w:gridCol w:w="555"/>
        <w:gridCol w:w="555"/>
        <w:gridCol w:w="555"/>
        <w:gridCol w:w="555"/>
        <w:gridCol w:w="555"/>
        <w:gridCol w:w="555"/>
        <w:gridCol w:w="555"/>
        <w:gridCol w:w="555"/>
      </w:tblGrid>
      <w:tr w:rsidR="00866378" w:rsidRPr="00BC3148" w:rsidTr="008F7D98">
        <w:trPr>
          <w:cantSplit/>
          <w:trHeight w:val="245"/>
          <w:tblHeader/>
        </w:trPr>
        <w:tc>
          <w:tcPr>
            <w:tcW w:w="4504" w:type="dxa"/>
            <w:gridSpan w:val="2"/>
            <w:vAlign w:val="center"/>
          </w:tcPr>
          <w:p w:rsidR="00866378" w:rsidRPr="00BC3148" w:rsidRDefault="00866378" w:rsidP="009E48D1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4440" w:type="dxa"/>
            <w:gridSpan w:val="8"/>
            <w:vAlign w:val="center"/>
          </w:tcPr>
          <w:p w:rsidR="00866378" w:rsidRPr="00BC3148" w:rsidRDefault="00866378" w:rsidP="009666A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Percent identity with reference gene (</w:t>
            </w:r>
            <w:r w:rsidRPr="00BC3148">
              <w:rPr>
                <w:rFonts w:ascii="Times New Roman" w:hAnsi="Times New Roman" w:cs="Times New Roman"/>
              </w:rPr>
              <w:sym w:font="Wingdings" w:char="F06C"/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9E48D1" w:rsidRPr="00BC3148" w:rsidTr="009666A1">
        <w:trPr>
          <w:cantSplit/>
          <w:trHeight w:val="1237"/>
          <w:tblHeader/>
        </w:trPr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vAlign w:val="bottom"/>
          </w:tcPr>
          <w:p w:rsidR="009E48D1" w:rsidRPr="00BC3148" w:rsidRDefault="009E48D1" w:rsidP="009E48D1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BC3148">
              <w:rPr>
                <w:rFonts w:ascii="Times New Roman" w:hAnsi="Times New Roman" w:cs="Times New Roman"/>
                <w:b/>
              </w:rPr>
              <w:t>Locus</w:t>
            </w:r>
          </w:p>
        </w:tc>
        <w:tc>
          <w:tcPr>
            <w:tcW w:w="555" w:type="dxa"/>
            <w:textDirection w:val="btLr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A</w:t>
            </w:r>
            <w:r w:rsidRPr="00BC3148">
              <w:rPr>
                <w:rFonts w:ascii="Times New Roman" w:hAnsi="Times New Roman" w:cs="Times New Roman"/>
                <w:b/>
              </w:rPr>
              <w:t>1</w:t>
            </w:r>
          </w:p>
        </w:tc>
        <w:tc>
          <w:tcPr>
            <w:tcW w:w="555" w:type="dxa"/>
            <w:textDirection w:val="btLr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A</w:t>
            </w:r>
            <w:r w:rsidRPr="00BC3148">
              <w:rPr>
                <w:rFonts w:ascii="Times New Roman" w:hAnsi="Times New Roman" w:cs="Times New Roman"/>
                <w:b/>
              </w:rPr>
              <w:t>3/4/5</w:t>
            </w:r>
          </w:p>
        </w:tc>
        <w:tc>
          <w:tcPr>
            <w:tcW w:w="555" w:type="dxa"/>
            <w:textDirection w:val="btLr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B</w:t>
            </w:r>
            <w:r w:rsidRPr="00BC3148">
              <w:rPr>
                <w:rFonts w:ascii="Times New Roman" w:hAnsi="Times New Roman" w:cs="Times New Roman"/>
                <w:b/>
              </w:rPr>
              <w:t>6</w:t>
            </w:r>
          </w:p>
        </w:tc>
        <w:tc>
          <w:tcPr>
            <w:tcW w:w="555" w:type="dxa"/>
            <w:textDirection w:val="btLr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C</w:t>
            </w:r>
            <w:r w:rsidRPr="00BC3148">
              <w:rPr>
                <w:rFonts w:ascii="Times New Roman" w:hAnsi="Times New Roman" w:cs="Times New Roman"/>
                <w:b/>
              </w:rPr>
              <w:t>9</w:t>
            </w:r>
          </w:p>
        </w:tc>
        <w:tc>
          <w:tcPr>
            <w:tcW w:w="555" w:type="dxa"/>
            <w:shd w:val="clear" w:color="auto" w:fill="D0CECE" w:themeFill="background2" w:themeFillShade="E6"/>
            <w:textDirection w:val="btLr"/>
            <w:vAlign w:val="center"/>
          </w:tcPr>
          <w:p w:rsidR="009E48D1" w:rsidRPr="009666A1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9666A1">
              <w:rPr>
                <w:rFonts w:ascii="Times New Roman" w:hAnsi="Times New Roman" w:cs="Times New Roman"/>
                <w:b/>
                <w:i/>
              </w:rPr>
              <w:t>MSSA476</w:t>
            </w:r>
          </w:p>
        </w:tc>
        <w:tc>
          <w:tcPr>
            <w:tcW w:w="555" w:type="dxa"/>
            <w:shd w:val="clear" w:color="auto" w:fill="D0CECE" w:themeFill="background2" w:themeFillShade="E6"/>
            <w:textDirection w:val="btLr"/>
            <w:vAlign w:val="center"/>
          </w:tcPr>
          <w:p w:rsidR="009E48D1" w:rsidRPr="009666A1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9666A1">
              <w:rPr>
                <w:rFonts w:ascii="Times New Roman" w:hAnsi="Times New Roman" w:cs="Times New Roman"/>
                <w:b/>
                <w:i/>
              </w:rPr>
              <w:t>MW2</w:t>
            </w:r>
          </w:p>
        </w:tc>
        <w:tc>
          <w:tcPr>
            <w:tcW w:w="555" w:type="dxa"/>
            <w:shd w:val="clear" w:color="auto" w:fill="D0CECE" w:themeFill="background2" w:themeFillShade="E6"/>
            <w:textDirection w:val="btLr"/>
            <w:vAlign w:val="center"/>
          </w:tcPr>
          <w:p w:rsidR="009E48D1" w:rsidRPr="009666A1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9666A1">
              <w:rPr>
                <w:rFonts w:ascii="Times New Roman" w:hAnsi="Times New Roman" w:cs="Times New Roman"/>
                <w:b/>
                <w:i/>
              </w:rPr>
              <w:t>MRSA252</w:t>
            </w:r>
          </w:p>
        </w:tc>
        <w:tc>
          <w:tcPr>
            <w:tcW w:w="555" w:type="dxa"/>
            <w:shd w:val="clear" w:color="auto" w:fill="D0CECE" w:themeFill="background2" w:themeFillShade="E6"/>
            <w:textDirection w:val="btLr"/>
            <w:vAlign w:val="center"/>
          </w:tcPr>
          <w:p w:rsidR="009E48D1" w:rsidRPr="009666A1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  <w:b/>
                <w:i/>
              </w:rPr>
            </w:pPr>
            <w:r w:rsidRPr="009666A1">
              <w:rPr>
                <w:rFonts w:ascii="Times New Roman" w:hAnsi="Times New Roman" w:cs="Times New Roman"/>
                <w:b/>
                <w:i/>
              </w:rPr>
              <w:t>N315</w:t>
            </w:r>
          </w:p>
        </w:tc>
      </w:tr>
      <w:tr w:rsidR="00866378" w:rsidRPr="00BC3148" w:rsidTr="00866378">
        <w:tc>
          <w:tcPr>
            <w:tcW w:w="8944" w:type="dxa"/>
            <w:gridSpan w:val="10"/>
            <w:vAlign w:val="center"/>
          </w:tcPr>
          <w:p w:rsidR="00866378" w:rsidRDefault="00866378" w:rsidP="00866378">
            <w:pPr>
              <w:ind w:left="6" w:right="6"/>
              <w:contextualSpacing/>
              <w:rPr>
                <w:rFonts w:ascii="Times New Roman" w:hAnsi="Times New Roman" w:cs="Times New Roman"/>
              </w:rPr>
            </w:pPr>
            <w:r w:rsidRPr="00164141">
              <w:rPr>
                <w:rFonts w:ascii="Times New Roman" w:hAnsi="Times New Roman" w:cs="Times New Roman"/>
                <w:b/>
              </w:rPr>
              <w:t>Adherence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Autolysin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98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1" w:right="1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97</w:t>
            </w:r>
            <w:r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Cell wall associated fibronectin binding protein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377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Clumping factor A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752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8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Clumping factor B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516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1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Collagen adhesion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57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Elastin binding protein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421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Extracellular adherence protein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2030</w:t>
            </w:r>
          </w:p>
        </w:tc>
        <w:tc>
          <w:tcPr>
            <w:tcW w:w="555" w:type="dxa"/>
            <w:vAlign w:val="center"/>
          </w:tcPr>
          <w:p w:rsidR="009E48D1" w:rsidRPr="00BC3148" w:rsidRDefault="009666A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%</w:t>
            </w:r>
          </w:p>
        </w:tc>
        <w:tc>
          <w:tcPr>
            <w:tcW w:w="555" w:type="dxa"/>
            <w:vAlign w:val="center"/>
          </w:tcPr>
          <w:p w:rsidR="009E48D1" w:rsidRPr="00BC3148" w:rsidRDefault="009666A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%</w:t>
            </w:r>
          </w:p>
        </w:tc>
        <w:tc>
          <w:tcPr>
            <w:tcW w:w="555" w:type="dxa"/>
            <w:vAlign w:val="center"/>
          </w:tcPr>
          <w:p w:rsidR="009E48D1" w:rsidRPr="00BC3148" w:rsidRDefault="009666A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0%</w:t>
            </w:r>
          </w:p>
        </w:tc>
        <w:tc>
          <w:tcPr>
            <w:tcW w:w="555" w:type="dxa"/>
            <w:vAlign w:val="center"/>
          </w:tcPr>
          <w:p w:rsidR="009E48D1" w:rsidRPr="00BC3148" w:rsidRDefault="009666A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0%</w:t>
            </w:r>
          </w:p>
        </w:tc>
        <w:tc>
          <w:tcPr>
            <w:tcW w:w="555" w:type="dxa"/>
            <w:vAlign w:val="center"/>
          </w:tcPr>
          <w:p w:rsidR="009E48D1" w:rsidRPr="00BC3148" w:rsidRDefault="009666A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4%</w:t>
            </w:r>
          </w:p>
        </w:tc>
        <w:tc>
          <w:tcPr>
            <w:tcW w:w="555" w:type="dxa"/>
            <w:vAlign w:val="center"/>
          </w:tcPr>
          <w:p w:rsidR="009E48D1" w:rsidRPr="00BC3148" w:rsidRDefault="009666A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4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666A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Fibrinogen binding protein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091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Fibronectin binding protein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38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7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Fibronectin binding protein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387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7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Intercellular </w:t>
            </w:r>
            <w:proofErr w:type="spellStart"/>
            <w:r w:rsidRPr="00BC3148">
              <w:rPr>
                <w:rFonts w:ascii="Times New Roman" w:hAnsi="Times New Roman" w:cs="Times New Roman"/>
              </w:rPr>
              <w:t>adhesin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icaR</w:t>
            </w:r>
            <w:proofErr w:type="spellEnd"/>
            <w:r w:rsidRPr="00BC3148">
              <w:rPr>
                <w:rFonts w:ascii="Times New Roman" w:hAnsi="Times New Roman" w:cs="Times New Roman"/>
                <w:i/>
              </w:rPr>
              <w:t>/A/D/B/C</w:t>
            </w:r>
            <w:r w:rsidRPr="00BC3148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551-5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Ser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-Asp rich fibrinogen-binding proteins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sdrC</w:t>
            </w:r>
            <w:proofErr w:type="spellEnd"/>
            <w:r w:rsidRPr="00BC3148">
              <w:rPr>
                <w:rFonts w:ascii="Times New Roman" w:hAnsi="Times New Roman" w:cs="Times New Roman"/>
                <w:i/>
              </w:rPr>
              <w:t>/D/E</w:t>
            </w:r>
            <w:r w:rsidRPr="00BC3148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519-21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Staphylococcal protein A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085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8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Exported protein involved in expression of fibrinogen binding protein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092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</w:tr>
      <w:tr w:rsidR="00866378" w:rsidRPr="00BC3148" w:rsidTr="00866378">
        <w:tc>
          <w:tcPr>
            <w:tcW w:w="8944" w:type="dxa"/>
            <w:gridSpan w:val="10"/>
            <w:vAlign w:val="center"/>
          </w:tcPr>
          <w:p w:rsidR="00866378" w:rsidRPr="00BC3148" w:rsidRDefault="00866378" w:rsidP="00866378">
            <w:pPr>
              <w:ind w:left="6" w:right="6"/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  <w:b/>
              </w:rPr>
              <w:t>Exoenzymes</w:t>
            </w:r>
            <w:proofErr w:type="spellEnd"/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Cysteine protease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sspB</w:t>
            </w:r>
            <w:proofErr w:type="spellEnd"/>
            <w:r w:rsidRPr="00BC3148">
              <w:rPr>
                <w:rFonts w:ascii="Times New Roman" w:hAnsi="Times New Roman" w:cs="Times New Roman"/>
                <w:i/>
              </w:rPr>
              <w:t>/C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983-2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Hyaluronate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C3148">
              <w:rPr>
                <w:rFonts w:ascii="Times New Roman" w:hAnsi="Times New Roman" w:cs="Times New Roman"/>
              </w:rPr>
              <w:t>lyase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103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7%</w:t>
            </w:r>
          </w:p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1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% 87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%</w:t>
            </w:r>
          </w:p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1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Lipase </w:t>
            </w:r>
            <w:r w:rsidRPr="00BC3148">
              <w:rPr>
                <w:rFonts w:ascii="Times New Roman" w:hAnsi="Times New Roman" w:cs="Times New Roman"/>
                <w:i/>
              </w:rPr>
              <w:t>lip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556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Lipase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geh</w:t>
            </w:r>
            <w:proofErr w:type="spellEnd"/>
            <w:r w:rsidRPr="00BC3148">
              <w:rPr>
                <w:rFonts w:ascii="Times New Roman" w:hAnsi="Times New Roman" w:cs="Times New Roman"/>
                <w:i/>
              </w:rPr>
              <w:t xml:space="preserve">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97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Serine V8 protease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984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Staphylocoagulase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06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8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taphylokinase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86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Thermonuclease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756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  <w:b/>
              </w:rPr>
            </w:pPr>
            <w:r w:rsidRPr="00BC3148">
              <w:rPr>
                <w:rFonts w:ascii="Times New Roman" w:hAnsi="Times New Roman" w:cs="Times New Roman"/>
                <w:b/>
              </w:rPr>
              <w:t>Host immune evasion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  <w:i/>
              </w:rPr>
            </w:pPr>
            <w:proofErr w:type="spellStart"/>
            <w:r w:rsidRPr="00BC3148">
              <w:rPr>
                <w:rFonts w:ascii="Times New Roman" w:hAnsi="Times New Roman" w:cs="Times New Roman"/>
                <w:i/>
                <w:color w:val="000000"/>
              </w:rPr>
              <w:t>CapABCDEF</w:t>
            </w:r>
            <w:r>
              <w:rPr>
                <w:rFonts w:ascii="Times New Roman" w:hAnsi="Times New Roman" w:cs="Times New Roman"/>
                <w:i/>
                <w:color w:val="000000"/>
              </w:rPr>
              <w:t>G</w:t>
            </w:r>
            <w:proofErr w:type="spellEnd"/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S0124-30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A1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  <w:i/>
                <w:color w:val="000000"/>
              </w:rPr>
              <w:t>CapHIJK</w:t>
            </w:r>
            <w:proofErr w:type="spellEnd"/>
            <w:r w:rsidRPr="00BC3148">
              <w:rPr>
                <w:rFonts w:ascii="Times New Roman" w:hAnsi="Times New Roman" w:cs="Times New Roman"/>
                <w:color w:val="000000"/>
              </w:rPr>
              <w:t xml:space="preserve"> (define capsule type)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S0131-4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5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  <w:i/>
              </w:rPr>
            </w:pPr>
            <w:proofErr w:type="spellStart"/>
            <w:r w:rsidRPr="00BC3148">
              <w:rPr>
                <w:rFonts w:ascii="Times New Roman" w:hAnsi="Times New Roman" w:cs="Times New Roman"/>
                <w:i/>
                <w:color w:val="000000"/>
              </w:rPr>
              <w:t>CapLMNOP</w:t>
            </w:r>
            <w:proofErr w:type="spellEnd"/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S0135-9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  <w:color w:val="000000"/>
              </w:rPr>
            </w:pPr>
            <w:r w:rsidRPr="00BC3148">
              <w:rPr>
                <w:rFonts w:ascii="Times New Roman" w:hAnsi="Times New Roman" w:cs="Times New Roman"/>
              </w:rPr>
              <w:lastRenderedPageBreak/>
              <w:t xml:space="preserve">Staphylococcal complement inhibitor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866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Chemotaxis inhibitory protein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SAR2036 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  <w:b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Aureolysin</w:t>
            </w:r>
            <w:proofErr w:type="spellEnd"/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523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866378" w:rsidRPr="00BC3148" w:rsidTr="00866378">
        <w:tc>
          <w:tcPr>
            <w:tcW w:w="8944" w:type="dxa"/>
            <w:gridSpan w:val="10"/>
            <w:vAlign w:val="center"/>
          </w:tcPr>
          <w:p w:rsidR="00866378" w:rsidRPr="00BC3148" w:rsidRDefault="00866378" w:rsidP="00866378">
            <w:pPr>
              <w:ind w:left="6" w:right="6"/>
              <w:contextualSpacing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b/>
              </w:rPr>
              <w:t xml:space="preserve">Secretion systems 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Type VII secretion system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esxA</w:t>
            </w:r>
            <w:proofErr w:type="spellEnd"/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5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Type VII secretion system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esaA</w:t>
            </w:r>
            <w:proofErr w:type="spellEnd"/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59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Type VII secretion system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essA</w:t>
            </w:r>
            <w:proofErr w:type="spellEnd"/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60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Type VII secretion system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esaB</w:t>
            </w:r>
            <w:proofErr w:type="spellEnd"/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61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Type VII secretion system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essB</w:t>
            </w:r>
            <w:proofErr w:type="spellEnd"/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62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Type VII secretion system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essC</w:t>
            </w:r>
            <w:proofErr w:type="spellEnd"/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63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Type VII secretion system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esaC</w:t>
            </w:r>
            <w:proofErr w:type="spellEnd"/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64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Type VII secretion system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esxB</w:t>
            </w:r>
            <w:proofErr w:type="spellEnd"/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265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</w:tr>
      <w:tr w:rsidR="00866378" w:rsidRPr="00BC3148" w:rsidTr="00866378">
        <w:tc>
          <w:tcPr>
            <w:tcW w:w="8944" w:type="dxa"/>
            <w:gridSpan w:val="10"/>
            <w:vAlign w:val="center"/>
          </w:tcPr>
          <w:p w:rsidR="00866378" w:rsidRPr="00BC3148" w:rsidRDefault="00866378" w:rsidP="00866378">
            <w:pPr>
              <w:ind w:left="6" w:right="6"/>
              <w:contextualSpacing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b/>
              </w:rPr>
              <w:t>Toxins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Alpha haemolysin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097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Delta haemolysin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940a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Enterotoxin A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872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Enterotoxin C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1817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Enterotoxin G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1916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Enterotoxin H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051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Enterotoxin I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1919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</w:tr>
      <w:tr w:rsidR="009E48D1" w:rsidRPr="00BC3148" w:rsidTr="009E48D1">
        <w:tc>
          <w:tcPr>
            <w:tcW w:w="3228" w:type="dxa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Enterotoxin-like K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921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Enterotoxin-like L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1816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Enterotoxin-like M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1920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%</w:t>
            </w:r>
          </w:p>
        </w:tc>
      </w:tr>
      <w:tr w:rsidR="009E48D1" w:rsidRPr="00BC3148" w:rsidTr="009E48D1">
        <w:tc>
          <w:tcPr>
            <w:tcW w:w="3228" w:type="dxa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Enterotoxin-like N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1917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</w:tr>
      <w:tr w:rsidR="009E48D1" w:rsidRPr="00BC3148" w:rsidTr="009E48D1">
        <w:tc>
          <w:tcPr>
            <w:tcW w:w="3228" w:type="dxa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Enterotoxin-like O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1921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%</w:t>
            </w:r>
          </w:p>
        </w:tc>
      </w:tr>
      <w:tr w:rsidR="009E48D1" w:rsidRPr="00BC3148" w:rsidTr="009E48D1">
        <w:tc>
          <w:tcPr>
            <w:tcW w:w="3228" w:type="dxa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Enterotoxin-like P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1761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</w:tr>
      <w:tr w:rsidR="009E48D1" w:rsidRPr="00BC3148" w:rsidTr="009E48D1">
        <w:tc>
          <w:tcPr>
            <w:tcW w:w="3228" w:type="dxa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Enterotoxin-like Q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920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Enterotoxin-like U </w:t>
            </w:r>
            <w:proofErr w:type="spellStart"/>
            <w:r w:rsidRPr="00BC3148">
              <w:rPr>
                <w:rFonts w:ascii="Times New Roman" w:hAnsi="Times New Roman" w:cs="Times New Roman"/>
              </w:rPr>
              <w:t>selu</w:t>
            </w:r>
            <w:proofErr w:type="spellEnd"/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191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Enterotoxin family protein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53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</w:tr>
      <w:tr w:rsidR="009E48D1" w:rsidRPr="00BC3148" w:rsidTr="009E48D1">
        <w:tc>
          <w:tcPr>
            <w:tcW w:w="3228" w:type="dxa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Exfoliative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 toxin type A eta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106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bottom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color w:val="000000"/>
              </w:rPr>
              <w:t>Exotoxin set1</w:t>
            </w:r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042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bottom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color w:val="000000"/>
              </w:rPr>
              <w:t>Exotoxin set2</w:t>
            </w:r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0425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bottom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color w:val="000000"/>
              </w:rPr>
              <w:lastRenderedPageBreak/>
              <w:t>Exotoxin set3</w:t>
            </w:r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0427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bottom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color w:val="000000"/>
              </w:rPr>
              <w:t>Exotoxin set4</w:t>
            </w:r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0431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bottom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color w:val="000000"/>
              </w:rPr>
              <w:t>Exotoxin set5</w:t>
            </w:r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R0429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bottom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color w:val="000000"/>
              </w:rPr>
              <w:t>Exotoxin set16</w:t>
            </w:r>
            <w:r>
              <w:rPr>
                <w:rFonts w:ascii="Times New Roman" w:hAnsi="Times New Roman" w:cs="Times New Roman"/>
                <w:color w:val="000000"/>
              </w:rPr>
              <w:t xml:space="preserve"> to 26</w:t>
            </w:r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384</w:t>
            </w:r>
            <w:r>
              <w:rPr>
                <w:rFonts w:ascii="Times New Roman" w:hAnsi="Times New Roman" w:cs="Times New Roman"/>
              </w:rPr>
              <w:t>-96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</w:tr>
      <w:tr w:rsidR="009E48D1" w:rsidRPr="00BC3148" w:rsidTr="009E48D1">
        <w:tc>
          <w:tcPr>
            <w:tcW w:w="3228" w:type="dxa"/>
            <w:vAlign w:val="bottom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Haemolysin gamma, </w:t>
            </w:r>
            <w:r>
              <w:rPr>
                <w:rFonts w:ascii="Times New Roman" w:hAnsi="Times New Roman" w:cs="Times New Roman"/>
              </w:rPr>
              <w:t>subunit</w:t>
            </w:r>
            <w:r w:rsidRPr="00BC3148">
              <w:rPr>
                <w:rFonts w:ascii="Times New Roman" w:hAnsi="Times New Roman" w:cs="Times New Roman"/>
              </w:rPr>
              <w:t xml:space="preserve"> A</w:t>
            </w:r>
            <w:r>
              <w:rPr>
                <w:rFonts w:ascii="Times New Roman" w:hAnsi="Times New Roman" w:cs="Times New Roman"/>
              </w:rPr>
              <w:t>BC</w:t>
            </w:r>
            <w:r w:rsidRPr="00BC3148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310</w:t>
            </w:r>
            <w:r>
              <w:rPr>
                <w:rFonts w:ascii="Times New Roman" w:hAnsi="Times New Roman" w:cs="Times New Roman"/>
              </w:rPr>
              <w:t>-12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aemolysin gamma, subunit AB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748</w:t>
            </w:r>
            <w:r>
              <w:rPr>
                <w:rFonts w:ascii="Times New Roman" w:hAnsi="Times New Roman" w:cs="Times New Roman"/>
              </w:rPr>
              <w:t>-9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Panton-Valentine </w:t>
            </w:r>
            <w:proofErr w:type="spellStart"/>
            <w:r w:rsidRPr="00BC3148">
              <w:rPr>
                <w:rFonts w:ascii="Times New Roman" w:hAnsi="Times New Roman" w:cs="Times New Roman"/>
              </w:rPr>
              <w:t>leukocidin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lukS</w:t>
            </w:r>
            <w:proofErr w:type="spellEnd"/>
            <w:r w:rsidRPr="00BC3148">
              <w:rPr>
                <w:rFonts w:ascii="Times New Roman" w:hAnsi="Times New Roman" w:cs="Times New Roman"/>
                <w:i/>
              </w:rPr>
              <w:t>-PV</w:t>
            </w:r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MW1379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Panton-Valentine </w:t>
            </w:r>
            <w:proofErr w:type="spellStart"/>
            <w:r w:rsidRPr="00BC3148">
              <w:rPr>
                <w:rFonts w:ascii="Times New Roman" w:hAnsi="Times New Roman" w:cs="Times New Roman"/>
              </w:rPr>
              <w:t>leukocidin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lukF</w:t>
            </w:r>
            <w:proofErr w:type="spellEnd"/>
            <w:r w:rsidRPr="00BC3148">
              <w:rPr>
                <w:rFonts w:ascii="Times New Roman" w:hAnsi="Times New Roman" w:cs="Times New Roman"/>
                <w:i/>
              </w:rPr>
              <w:t>-PV</w:t>
            </w:r>
          </w:p>
        </w:tc>
        <w:tc>
          <w:tcPr>
            <w:tcW w:w="1276" w:type="dxa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MW137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Leukocidin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 family protein </w:t>
            </w:r>
            <w:proofErr w:type="spellStart"/>
            <w:r w:rsidRPr="00BC3148">
              <w:rPr>
                <w:rFonts w:ascii="Times New Roman" w:hAnsi="Times New Roman" w:cs="Times New Roman"/>
                <w:i/>
              </w:rPr>
              <w:t>lukX</w:t>
            </w:r>
            <w:r>
              <w:rPr>
                <w:rFonts w:ascii="Times New Roman" w:hAnsi="Times New Roman" w:cs="Times New Roman"/>
                <w:i/>
              </w:rPr>
              <w:t>Y</w:t>
            </w:r>
            <w:proofErr w:type="spellEnd"/>
            <w:r w:rsidRPr="00BC3148">
              <w:rPr>
                <w:rFonts w:ascii="Times New Roman" w:hAnsi="Times New Roman" w:cs="Times New Roman"/>
                <w:i/>
              </w:rPr>
              <w:t xml:space="preserve">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924</w:t>
            </w:r>
            <w:r>
              <w:rPr>
                <w:rFonts w:ascii="Times New Roman" w:hAnsi="Times New Roman" w:cs="Times New Roman"/>
              </w:rPr>
              <w:t>-5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Toxic shock syndrome toxin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1819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</w:tr>
      <w:tr w:rsidR="00866378" w:rsidRPr="00BC3148" w:rsidTr="00866378">
        <w:tc>
          <w:tcPr>
            <w:tcW w:w="8944" w:type="dxa"/>
            <w:gridSpan w:val="10"/>
            <w:vAlign w:val="center"/>
          </w:tcPr>
          <w:p w:rsidR="00866378" w:rsidRPr="00BC3148" w:rsidRDefault="00866378" w:rsidP="00866378">
            <w:pPr>
              <w:ind w:left="6" w:right="6"/>
              <w:contextualSpacing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b/>
              </w:rPr>
              <w:t>Drug resistance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Metallo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-beta-lactamase superfamily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1905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Beta-lactamase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333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Metallo</w:t>
            </w:r>
            <w:proofErr w:type="spellEnd"/>
            <w:r w:rsidRPr="00BC3148">
              <w:rPr>
                <w:rFonts w:ascii="Times New Roman" w:hAnsi="Times New Roman" w:cs="Times New Roman"/>
              </w:rPr>
              <w:t xml:space="preserve">-beta-lactamase superfamily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2500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BlaI</w:t>
            </w:r>
            <w:proofErr w:type="spellEnd"/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pSAS17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BlaR1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pSAS18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7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7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BlaZ</w:t>
            </w:r>
            <w:proofErr w:type="spellEnd"/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pSAS19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6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Fosfomycin B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SAR2419 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 xml:space="preserve">Fusidic acid resistance protein </w:t>
            </w:r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SAS0043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  <w:tr w:rsidR="00866378" w:rsidRPr="00BC3148" w:rsidTr="00866378">
        <w:tc>
          <w:tcPr>
            <w:tcW w:w="8944" w:type="dxa"/>
            <w:gridSpan w:val="10"/>
            <w:vAlign w:val="center"/>
          </w:tcPr>
          <w:p w:rsidR="00866378" w:rsidRPr="00BC3148" w:rsidRDefault="00866378" w:rsidP="00866378">
            <w:pPr>
              <w:ind w:left="6" w:right="6"/>
              <w:contextualSpacing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  <w:b/>
              </w:rPr>
              <w:t>Metal resistance</w:t>
            </w:r>
          </w:p>
        </w:tc>
      </w:tr>
      <w:tr w:rsidR="009E48D1" w:rsidRPr="00BC3148" w:rsidTr="009E48D1">
        <w:tc>
          <w:tcPr>
            <w:tcW w:w="3228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rPr>
                <w:rFonts w:ascii="Times New Roman" w:hAnsi="Times New Roman" w:cs="Times New Roman"/>
              </w:rPr>
            </w:pPr>
            <w:proofErr w:type="spellStart"/>
            <w:r w:rsidRPr="00BC3148">
              <w:rPr>
                <w:rFonts w:ascii="Times New Roman" w:hAnsi="Times New Roman" w:cs="Times New Roman"/>
              </w:rPr>
              <w:t>Cad</w:t>
            </w:r>
            <w:r>
              <w:rPr>
                <w:rFonts w:ascii="Times New Roman" w:hAnsi="Times New Roman" w:cs="Times New Roman"/>
              </w:rPr>
              <w:t>C</w:t>
            </w:r>
            <w:r w:rsidRPr="00BC3148">
              <w:rPr>
                <w:rFonts w:ascii="Times New Roman" w:hAnsi="Times New Roman" w:cs="Times New Roman"/>
              </w:rPr>
              <w:t>D</w:t>
            </w:r>
            <w:proofErr w:type="spellEnd"/>
          </w:p>
        </w:tc>
        <w:tc>
          <w:tcPr>
            <w:tcW w:w="1276" w:type="dxa"/>
            <w:vAlign w:val="center"/>
          </w:tcPr>
          <w:p w:rsidR="009E48D1" w:rsidRPr="00BC3148" w:rsidRDefault="009E48D1" w:rsidP="009E48D1">
            <w:pPr>
              <w:spacing w:before="40" w:after="40" w:line="276" w:lineRule="auto"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t>pSAS11</w:t>
            </w:r>
            <w:r>
              <w:rPr>
                <w:rFonts w:ascii="Times New Roman" w:hAnsi="Times New Roman" w:cs="Times New Roman"/>
              </w:rPr>
              <w:t>-12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%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 w:rsidRPr="00BC3148">
              <w:rPr>
                <w:rFonts w:ascii="Times New Roman" w:hAnsi="Times New Roman" w:cs="Times New Roman"/>
              </w:rPr>
              <w:sym w:font="Wingdings" w:char="F06C"/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555" w:type="dxa"/>
            <w:vAlign w:val="center"/>
          </w:tcPr>
          <w:p w:rsidR="009E48D1" w:rsidRPr="00BC3148" w:rsidRDefault="009E48D1" w:rsidP="009E48D1">
            <w:pPr>
              <w:ind w:left="6" w:right="6"/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</w:tbl>
    <w:p w:rsidR="0089245A" w:rsidRDefault="0089245A" w:rsidP="0089245A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9245A" w:rsidRDefault="0089245A" w:rsidP="0089245A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77B76">
        <w:rPr>
          <w:rFonts w:ascii="Times New Roman" w:hAnsi="Times New Roman" w:cs="Times New Roman"/>
          <w:b/>
          <w:sz w:val="24"/>
          <w:szCs w:val="24"/>
        </w:rPr>
        <w:t>Reference strains:</w:t>
      </w:r>
      <w:r>
        <w:rPr>
          <w:rFonts w:ascii="Times New Roman" w:hAnsi="Times New Roman" w:cs="Times New Roman"/>
          <w:sz w:val="24"/>
          <w:szCs w:val="24"/>
        </w:rPr>
        <w:t xml:space="preserve"> MW2 was isolated in 1998 and is a community acquired, methicillin resistant strai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ba&lt;/Author&gt;&lt;Year&gt;2002&lt;/Year&gt;&lt;RecNum&gt;1510&lt;/RecNum&gt;&lt;DisplayText&gt;(Baba, Takeuchi et al. 2002)&lt;/DisplayText&gt;&lt;record&gt;&lt;rec-number&gt;1510&lt;/rec-number&gt;&lt;foreign-keys&gt;&lt;key app="EN" db-id="pesxf5vaa0ptzoersv45pad3tr5zfsefdazf"&gt;1510&lt;/key&gt;&lt;/foreign-keys&gt;&lt;ref-type name="Journal Article"&gt;17&lt;/ref-type&gt;&lt;contributors&gt;&lt;authors&gt;&lt;author&gt;Baba, Tadashi&lt;/author&gt;&lt;author&gt;Takeuchi, Fumihiko&lt;/author&gt;&lt;author&gt;Kuroda, Makoto&lt;/author&gt;&lt;author&gt;Yuzawa, Harumi&lt;/author&gt;&lt;author&gt;Aoki, Ken-ichi&lt;/author&gt;&lt;author&gt;Oguchi, Akio&lt;/author&gt;&lt;author&gt;Nagai, Yoshimi&lt;/author&gt;&lt;author&gt;Iwama, Natsuko&lt;/author&gt;&lt;author&gt;Asano, Kazuyuki&lt;/author&gt;&lt;author&gt;Naimi, Timothy&lt;/author&gt;&lt;author&gt;Kuroda, Hiroko&lt;/author&gt;&lt;author&gt;Cui, Longzhu&lt;/author&gt;&lt;author&gt;Yamamoto, Kenji&lt;/author&gt;&lt;author&gt;Hiramatsu, Keiichi&lt;/author&gt;&lt;/authors&gt;&lt;/contributors&gt;&lt;titles&gt;&lt;title&gt;Genome and virulence determinants of high virulence community-acquired MRSA&lt;/title&gt;&lt;secondary-title&gt;The Lancet&lt;/secondary-title&gt;&lt;/titles&gt;&lt;periodical&gt;&lt;full-title&gt;The Lancet&lt;/full-title&gt;&lt;/periodical&gt;&lt;pages&gt;1819-1827&lt;/pages&gt;&lt;volume&gt;359&lt;/volume&gt;&lt;number&gt;9320&lt;/number&gt;&lt;dates&gt;&lt;year&gt;2002&lt;/year&gt;&lt;pub-dates&gt;&lt;date&gt;5/25/&lt;/date&gt;&lt;/pub-dates&gt;&lt;/dates&gt;&lt;isbn&gt;0140-6736&lt;/isbn&gt;&lt;urls&gt;&lt;related-urls&gt;&lt;url&gt;http://www.sciencedirect.com/science/article/pii/S0140673602087135&lt;/url&gt;&lt;/related-urls&gt;&lt;/urls&gt;&lt;electronic-resource-num&gt;http://dx.doi.org/10.1016/S0140-6736(02)08713-5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Baba, 2002 #1510" w:history="1">
        <w:r>
          <w:rPr>
            <w:rFonts w:ascii="Times New Roman" w:hAnsi="Times New Roman" w:cs="Times New Roman"/>
            <w:noProof/>
            <w:sz w:val="24"/>
            <w:szCs w:val="24"/>
          </w:rPr>
          <w:t>Baba, Takeuchi et al. 200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MRSA252 was isolated in 1997 and is a hospital acquired methicillin resistant strain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kZW48L0F1dGhvcj48WWVhcj4yMDA0PC9ZZWFyPjxS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kZW48L0F1dGhvcj48WWVhcj4yMDA0PC9ZZWFyPjxS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8" w:tooltip="Holden, 2004 #1512" w:history="1">
        <w:r>
          <w:rPr>
            <w:rFonts w:ascii="Times New Roman" w:hAnsi="Times New Roman" w:cs="Times New Roman"/>
            <w:noProof/>
            <w:sz w:val="24"/>
            <w:szCs w:val="24"/>
          </w:rPr>
          <w:t>Holden, Feil et al. 2004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MSSA476 was isolated in 1998 and is a community acquired, invasive and generally susceptible strain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kZW48L0F1dGhvcj48WWVhcj4yMDA0PC9ZZWFyPjxS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kZW48L0F1dGhvcj48WWVhcj4yMDA0PC9ZZWFyPjxS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8" w:tooltip="Holden, 2004 #1512" w:history="1">
        <w:r>
          <w:rPr>
            <w:rFonts w:ascii="Times New Roman" w:hAnsi="Times New Roman" w:cs="Times New Roman"/>
            <w:noProof/>
            <w:sz w:val="24"/>
            <w:szCs w:val="24"/>
          </w:rPr>
          <w:t>Holden, Feil et al. 2004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N315 was isolated in 1982 and is a methicillin resistant strain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XJvZGE8L0F1dGhvcj48WWVhcj4yMDAxPC9ZZWFyPjxS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XJvZGE8L0F1dGhvcj48WWVhcj4yMDAxPC9ZZWFyPjxS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Kuroda, 2001 #1759" w:history="1">
        <w:r>
          <w:rPr>
            <w:rFonts w:ascii="Times New Roman" w:hAnsi="Times New Roman" w:cs="Times New Roman"/>
            <w:noProof/>
            <w:sz w:val="24"/>
            <w:szCs w:val="24"/>
          </w:rPr>
          <w:t>Kuroda, Ohta et al. 200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89245A" w:rsidRDefault="0089245A" w:rsidP="0089245A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9245A" w:rsidRDefault="0089245A"/>
    <w:sectPr w:rsidR="0089245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F457CB"/>
    <w:multiLevelType w:val="hybridMultilevel"/>
    <w:tmpl w:val="2D7AFA5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9B03D3C"/>
    <w:multiLevelType w:val="multilevel"/>
    <w:tmpl w:val="1592DB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1C2F7E58"/>
    <w:multiLevelType w:val="hybridMultilevel"/>
    <w:tmpl w:val="92B017D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9A5416"/>
    <w:multiLevelType w:val="hybridMultilevel"/>
    <w:tmpl w:val="11928E2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D7104A"/>
    <w:multiLevelType w:val="hybridMultilevel"/>
    <w:tmpl w:val="0E3C987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E27C7E"/>
    <w:multiLevelType w:val="hybridMultilevel"/>
    <w:tmpl w:val="A3A8E92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2B2174"/>
    <w:multiLevelType w:val="hybridMultilevel"/>
    <w:tmpl w:val="32C4E54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E5F3A10"/>
    <w:multiLevelType w:val="hybridMultilevel"/>
    <w:tmpl w:val="82E86C3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00D2585"/>
    <w:multiLevelType w:val="hybridMultilevel"/>
    <w:tmpl w:val="4CF60F6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4165C6D"/>
    <w:multiLevelType w:val="hybridMultilevel"/>
    <w:tmpl w:val="39DC1FC0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3CA3091A"/>
    <w:multiLevelType w:val="multilevel"/>
    <w:tmpl w:val="1592DB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429B6367"/>
    <w:multiLevelType w:val="hybridMultilevel"/>
    <w:tmpl w:val="FBF2339E"/>
    <w:lvl w:ilvl="0" w:tplc="0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6671725"/>
    <w:multiLevelType w:val="hybridMultilevel"/>
    <w:tmpl w:val="5C2EB7B0"/>
    <w:lvl w:ilvl="0" w:tplc="0BCE5F96">
      <w:start w:val="19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0545D6C"/>
    <w:multiLevelType w:val="hybridMultilevel"/>
    <w:tmpl w:val="7F64B88E"/>
    <w:lvl w:ilvl="0" w:tplc="9C0C02F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59878A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664EE2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BCA7F1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12274D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2B0E9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2D864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7A6136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DD2C86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53842EF5"/>
    <w:multiLevelType w:val="hybridMultilevel"/>
    <w:tmpl w:val="3468C37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E0D3C74"/>
    <w:multiLevelType w:val="hybridMultilevel"/>
    <w:tmpl w:val="B6A8D5E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3D452C5"/>
    <w:multiLevelType w:val="hybridMultilevel"/>
    <w:tmpl w:val="1546A03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45D58A7"/>
    <w:multiLevelType w:val="hybridMultilevel"/>
    <w:tmpl w:val="70DABD8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93A6D15"/>
    <w:multiLevelType w:val="hybridMultilevel"/>
    <w:tmpl w:val="3B9C319E"/>
    <w:lvl w:ilvl="0" w:tplc="EB74440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880035C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61C4F6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6FE368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C0C65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B30420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6B4FAF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54464C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9EC06C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7C813CE0"/>
    <w:multiLevelType w:val="hybridMultilevel"/>
    <w:tmpl w:val="4E06C68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610803A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5"/>
  </w:num>
  <w:num w:numId="3">
    <w:abstractNumId w:val="2"/>
  </w:num>
  <w:num w:numId="4">
    <w:abstractNumId w:val="4"/>
  </w:num>
  <w:num w:numId="5">
    <w:abstractNumId w:val="7"/>
  </w:num>
  <w:num w:numId="6">
    <w:abstractNumId w:val="8"/>
  </w:num>
  <w:num w:numId="7">
    <w:abstractNumId w:val="16"/>
  </w:num>
  <w:num w:numId="8">
    <w:abstractNumId w:val="17"/>
  </w:num>
  <w:num w:numId="9">
    <w:abstractNumId w:val="19"/>
  </w:num>
  <w:num w:numId="10">
    <w:abstractNumId w:val="14"/>
  </w:num>
  <w:num w:numId="11">
    <w:abstractNumId w:val="13"/>
  </w:num>
  <w:num w:numId="12">
    <w:abstractNumId w:val="18"/>
  </w:num>
  <w:num w:numId="13">
    <w:abstractNumId w:val="6"/>
  </w:num>
  <w:num w:numId="14">
    <w:abstractNumId w:val="9"/>
  </w:num>
  <w:num w:numId="15">
    <w:abstractNumId w:val="5"/>
  </w:num>
  <w:num w:numId="16">
    <w:abstractNumId w:val="10"/>
  </w:num>
  <w:num w:numId="17">
    <w:abstractNumId w:val="1"/>
  </w:num>
  <w:num w:numId="18">
    <w:abstractNumId w:val="12"/>
  </w:num>
  <w:num w:numId="19">
    <w:abstractNumId w:val="3"/>
  </w:num>
  <w:num w:numId="2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9245A"/>
    <w:rsid w:val="000273E9"/>
    <w:rsid w:val="0003335F"/>
    <w:rsid w:val="00044108"/>
    <w:rsid w:val="000B379F"/>
    <w:rsid w:val="000B7896"/>
    <w:rsid w:val="000C212A"/>
    <w:rsid w:val="001378DC"/>
    <w:rsid w:val="00157C85"/>
    <w:rsid w:val="00164141"/>
    <w:rsid w:val="001B091D"/>
    <w:rsid w:val="003329CF"/>
    <w:rsid w:val="003A13B0"/>
    <w:rsid w:val="004B2058"/>
    <w:rsid w:val="004B594B"/>
    <w:rsid w:val="004F36D9"/>
    <w:rsid w:val="00540FAF"/>
    <w:rsid w:val="00573360"/>
    <w:rsid w:val="006122E5"/>
    <w:rsid w:val="00796C93"/>
    <w:rsid w:val="00866378"/>
    <w:rsid w:val="0089245A"/>
    <w:rsid w:val="009152F3"/>
    <w:rsid w:val="0095284D"/>
    <w:rsid w:val="009666A1"/>
    <w:rsid w:val="009E48D1"/>
    <w:rsid w:val="009E53FD"/>
    <w:rsid w:val="00A07A3F"/>
    <w:rsid w:val="00A3089F"/>
    <w:rsid w:val="00A552A1"/>
    <w:rsid w:val="00A86578"/>
    <w:rsid w:val="00BC3148"/>
    <w:rsid w:val="00BC77A1"/>
    <w:rsid w:val="00BE0868"/>
    <w:rsid w:val="00C94B5D"/>
    <w:rsid w:val="00DC6CCC"/>
    <w:rsid w:val="00ED449F"/>
    <w:rsid w:val="00F05FEA"/>
    <w:rsid w:val="00F828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FF25104-CE07-4F6D-BACD-4FA0D0E192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9245A"/>
    <w:pPr>
      <w:spacing w:after="0" w:line="240" w:lineRule="auto"/>
    </w:pPr>
    <w:rPr>
      <w:rFonts w:ascii="Arial" w:eastAsia="Calibri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9245A"/>
    <w:rPr>
      <w:rFonts w:ascii="Lucida Grande" w:eastAsiaTheme="minorEastAsia" w:hAnsi="Lucida Grande" w:cs="Lucida Grande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245A"/>
    <w:rPr>
      <w:rFonts w:ascii="Lucida Grande" w:eastAsiaTheme="minorEastAsia" w:hAnsi="Lucida Grande" w:cs="Lucida Grande"/>
      <w:sz w:val="18"/>
      <w:szCs w:val="18"/>
      <w:lang w:val="en-US"/>
    </w:rPr>
  </w:style>
  <w:style w:type="table" w:customStyle="1" w:styleId="GridTable6Colorful1">
    <w:name w:val="Grid Table 6 Colorful1"/>
    <w:basedOn w:val="TableNormal"/>
    <w:uiPriority w:val="51"/>
    <w:rsid w:val="0089245A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eGrid">
    <w:name w:val="Table Grid"/>
    <w:basedOn w:val="TableNormal"/>
    <w:uiPriority w:val="39"/>
    <w:rsid w:val="008924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9245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245A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245A"/>
    <w:rPr>
      <w:rFonts w:ascii="Arial" w:eastAsia="Calibri" w:hAnsi="Arial" w:cs="Arial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245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245A"/>
    <w:rPr>
      <w:rFonts w:ascii="Arial" w:eastAsia="Calibri" w:hAnsi="Arial" w:cs="Arial"/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89245A"/>
    <w:pPr>
      <w:spacing w:before="100" w:beforeAutospacing="1" w:after="100" w:afterAutospacing="1"/>
    </w:pPr>
    <w:rPr>
      <w:rFonts w:ascii="Times New Roman" w:eastAsiaTheme="minorEastAsia" w:hAnsi="Times New Roman" w:cs="Times New Roman"/>
      <w:sz w:val="24"/>
      <w:szCs w:val="24"/>
      <w:lang w:eastAsia="en-AU"/>
    </w:rPr>
  </w:style>
  <w:style w:type="paragraph" w:styleId="ListParagraph">
    <w:name w:val="List Paragraph"/>
    <w:basedOn w:val="Normal"/>
    <w:link w:val="ListParagraphChar"/>
    <w:uiPriority w:val="34"/>
    <w:qFormat/>
    <w:rsid w:val="0089245A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89245A"/>
    <w:rPr>
      <w:rFonts w:ascii="Arial" w:eastAsia="Calibri" w:hAnsi="Arial" w:cs="Arial"/>
    </w:rPr>
  </w:style>
  <w:style w:type="character" w:styleId="Hyperlink">
    <w:name w:val="Hyperlink"/>
    <w:basedOn w:val="DefaultParagraphFont"/>
    <w:uiPriority w:val="99"/>
    <w:unhideWhenUsed/>
    <w:rsid w:val="0089245A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89245A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89245A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9245A"/>
    <w:rPr>
      <w:rFonts w:ascii="Arial" w:eastAsia="Calibri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9245A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9245A"/>
    <w:rPr>
      <w:rFonts w:ascii="Arial" w:eastAsia="Calibri" w:hAnsi="Arial" w:cs="Arial"/>
      <w:noProof/>
      <w:lang w:val="en-US"/>
    </w:rPr>
  </w:style>
  <w:style w:type="paragraph" w:customStyle="1" w:styleId="font0">
    <w:name w:val="font0"/>
    <w:basedOn w:val="Normal"/>
    <w:rsid w:val="0089245A"/>
    <w:pPr>
      <w:spacing w:before="100" w:beforeAutospacing="1" w:after="100" w:afterAutospacing="1"/>
    </w:pPr>
    <w:rPr>
      <w:rFonts w:ascii="Calibri" w:eastAsia="Times New Roman" w:hAnsi="Calibri" w:cs="Times New Roman"/>
      <w:color w:val="000000"/>
      <w:lang w:eastAsia="en-AU"/>
    </w:rPr>
  </w:style>
  <w:style w:type="paragraph" w:customStyle="1" w:styleId="font5">
    <w:name w:val="font5"/>
    <w:basedOn w:val="Normal"/>
    <w:rsid w:val="0089245A"/>
    <w:pPr>
      <w:spacing w:before="100" w:beforeAutospacing="1" w:after="100" w:afterAutospacing="1"/>
    </w:pPr>
    <w:rPr>
      <w:rFonts w:ascii="Calibri" w:eastAsia="Times New Roman" w:hAnsi="Calibri" w:cs="Times New Roman"/>
      <w:i/>
      <w:iCs/>
      <w:color w:val="000000"/>
      <w:lang w:eastAsia="en-AU"/>
    </w:rPr>
  </w:style>
  <w:style w:type="paragraph" w:customStyle="1" w:styleId="xl65">
    <w:name w:val="xl65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6">
    <w:name w:val="xl66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0C0C0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7">
    <w:name w:val="xl67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0C0C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8">
    <w:name w:val="xl68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69">
    <w:name w:val="xl69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0">
    <w:name w:val="xl70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1">
    <w:name w:val="xl71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2">
    <w:name w:val="xl72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00000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3">
    <w:name w:val="xl73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FBFBF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4">
    <w:name w:val="xl74"/>
    <w:basedOn w:val="Normal"/>
    <w:rsid w:val="0089245A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BDD7EE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5">
    <w:name w:val="xl75"/>
    <w:basedOn w:val="Normal"/>
    <w:rsid w:val="0089245A"/>
    <w:pPr>
      <w:pBdr>
        <w:top w:val="single" w:sz="4" w:space="0" w:color="auto"/>
        <w:bottom w:val="single" w:sz="4" w:space="0" w:color="auto"/>
      </w:pBdr>
      <w:shd w:val="clear" w:color="000000" w:fill="BDD7EE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xl76">
    <w:name w:val="xl76"/>
    <w:basedOn w:val="Normal"/>
    <w:rsid w:val="0089245A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BDD7EE"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genus-species">
    <w:name w:val="genus-species"/>
    <w:basedOn w:val="DefaultParagraphFont"/>
    <w:rsid w:val="0089245A"/>
  </w:style>
  <w:style w:type="character" w:customStyle="1" w:styleId="species">
    <w:name w:val="species"/>
    <w:basedOn w:val="DefaultParagraphFont"/>
    <w:rsid w:val="0089245A"/>
  </w:style>
  <w:style w:type="character" w:styleId="Strong">
    <w:name w:val="Strong"/>
    <w:basedOn w:val="DefaultParagraphFont"/>
    <w:uiPriority w:val="22"/>
    <w:qFormat/>
    <w:rsid w:val="0089245A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89245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6</TotalTime>
  <Pages>3</Pages>
  <Words>1017</Words>
  <Characters>5803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e Ormerod</dc:creator>
  <cp:keywords/>
  <dc:description/>
  <cp:lastModifiedBy>Kate Ormerod</cp:lastModifiedBy>
  <cp:revision>19</cp:revision>
  <dcterms:created xsi:type="dcterms:W3CDTF">2015-04-26T03:32:00Z</dcterms:created>
  <dcterms:modified xsi:type="dcterms:W3CDTF">2015-06-03T07:36:00Z</dcterms:modified>
</cp:coreProperties>
</file>